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A6376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CA6376" w:rsidRPr="00CA6376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D10788">
        <w:rPr>
          <w:rFonts w:ascii="Times New Roman" w:hAnsi="Times New Roman" w:cs="Times New Roman"/>
          <w:b/>
          <w:sz w:val="28"/>
          <w:szCs w:val="28"/>
        </w:rPr>
        <w:t xml:space="preserve">DAFTAR PUSTAKA </w:t>
      </w:r>
    </w:p>
    <w:p w:rsidR="00CA6376" w:rsidRPr="001955B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65C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F065CC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F065C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1955B8">
        <w:rPr>
          <w:rFonts w:ascii="Times New Roman" w:hAnsi="Times New Roman" w:cs="Times New Roman"/>
          <w:noProof/>
          <w:sz w:val="24"/>
          <w:szCs w:val="24"/>
        </w:rPr>
        <w:t>Anisma, Y., Hasan, A., &amp; Kurniaty, V. (2014).</w:t>
      </w:r>
      <w:r w:rsidRPr="00D10788">
        <w:rPr>
          <w:rFonts w:ascii="Times New Roman" w:hAnsi="Times New Roman" w:cs="Times New Roman"/>
          <w:i/>
          <w:noProof/>
          <w:sz w:val="24"/>
          <w:szCs w:val="24"/>
        </w:rPr>
        <w:t xml:space="preserve"> Pengaruh Pergantian Manajemen, Opini Audit, Financial Distress, Ukuran Kap, dan Ukuran Perusahaan Klien terhadap Auditor Switching pada Perusahaan Real Estate dan Properti Di Bursa Efek Indonesia</w:t>
      </w: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J</w:t>
      </w:r>
      <w:r w:rsidRPr="001955B8">
        <w:rPr>
          <w:rFonts w:ascii="Times New Roman" w:hAnsi="Times New Roman" w:cs="Times New Roman"/>
          <w:noProof/>
          <w:sz w:val="24"/>
          <w:szCs w:val="24"/>
        </w:rPr>
        <w:t>urnal Online Mahasiswa Fa</w:t>
      </w:r>
      <w:r>
        <w:rPr>
          <w:rFonts w:ascii="Times New Roman" w:hAnsi="Times New Roman" w:cs="Times New Roman"/>
          <w:noProof/>
          <w:sz w:val="24"/>
          <w:szCs w:val="24"/>
        </w:rPr>
        <w:t>kultas Ekonomi Universitas Riau</w:t>
      </w:r>
      <w:r w:rsidRPr="001955B8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E5064E">
        <w:rPr>
          <w:rFonts w:ascii="Times New Roman" w:hAnsi="Times New Roman" w:cs="Times New Roman"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No.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</w:p>
    <w:p w:rsidR="00CA6376" w:rsidRPr="00F718F6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Apriyanti, S., &amp; Hartanty, S. (2016). </w:t>
      </w:r>
      <w:r w:rsidRPr="001955B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Ukuran KAP , Ukuran Perusahaan Klien , dan Tingkat Pertumbuhan Perusahaan Klien , Terhadap Auditor Switching. </w:t>
      </w:r>
      <w:r w:rsidRPr="00F718F6">
        <w:rPr>
          <w:rFonts w:ascii="Times New Roman" w:hAnsi="Times New Roman" w:cs="Times New Roman"/>
          <w:iCs/>
          <w:noProof/>
          <w:sz w:val="24"/>
          <w:szCs w:val="24"/>
        </w:rPr>
        <w:t>Jurnal Akuntansi Politeknik Sekayu. Vol  IV, No1, ISSN: 2407-2184</w:t>
      </w:r>
      <w:r w:rsidRPr="00F718F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A6376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Astrini, N. R., &amp; Muid, D. (2013). </w:t>
      </w:r>
      <w:r w:rsidRPr="00176141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Perusahaan melakukan Auditor Switching secara voluntary</w:t>
      </w:r>
      <w:r>
        <w:rPr>
          <w:rFonts w:ascii="Times New Roman" w:hAnsi="Times New Roman" w:cs="Times New Roman"/>
          <w:noProof/>
          <w:sz w:val="24"/>
          <w:szCs w:val="24"/>
        </w:rPr>
        <w:t>. Diponegoro Journal of A</w:t>
      </w:r>
      <w:r w:rsidRPr="001955B8">
        <w:rPr>
          <w:rFonts w:ascii="Times New Roman" w:hAnsi="Times New Roman" w:cs="Times New Roman"/>
          <w:noProof/>
          <w:sz w:val="24"/>
          <w:szCs w:val="24"/>
        </w:rPr>
        <w:t>ccounting Vol 2, No 3</w:t>
      </w:r>
    </w:p>
    <w:p w:rsidR="00CA6376" w:rsidRPr="001955B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 Cooper, D. C., &amp; Schindler, P. S. (2017). </w:t>
      </w:r>
      <w:r w:rsidRPr="00D1078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D10788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1955B8">
        <w:rPr>
          <w:rFonts w:ascii="Times New Roman" w:hAnsi="Times New Roman" w:cs="Times New Roman"/>
          <w:noProof/>
          <w:sz w:val="24"/>
          <w:szCs w:val="24"/>
        </w:rPr>
        <w:t>(Edisi 12 B). Jakarta: Salemba Empat.</w:t>
      </w:r>
    </w:p>
    <w:p w:rsidR="00CA6376" w:rsidRPr="001955B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>Damayanti, S., &amp; Sudarma, M. (</w:t>
      </w:r>
      <w:r>
        <w:rPr>
          <w:rFonts w:ascii="Times New Roman" w:hAnsi="Times New Roman" w:cs="Times New Roman"/>
          <w:noProof/>
          <w:sz w:val="24"/>
          <w:szCs w:val="24"/>
        </w:rPr>
        <w:t>2007</w:t>
      </w: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1955B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Faktor-faktur Yang Mempengaruhi Perusahaan berpindah Kantor Akuntan Publik. </w:t>
      </w:r>
      <w:r w:rsidRPr="00D10788">
        <w:rPr>
          <w:rFonts w:ascii="Times New Roman" w:hAnsi="Times New Roman" w:cs="Times New Roman"/>
          <w:iCs/>
          <w:noProof/>
          <w:sz w:val="24"/>
          <w:szCs w:val="24"/>
        </w:rPr>
        <w:t>https://risetakuntansi.files.wordpress.com/2009/10/damayantisudarma_faktorberpidahnyakap.pdf</w:t>
      </w:r>
      <w:r w:rsidRPr="00D10788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CA6376" w:rsidRPr="00E5064E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Eriansyah, I. (2016). </w:t>
      </w:r>
      <w:r w:rsidRPr="001955B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Opini Audit , Ukuran KAP , dan Pergantian Manajemen terhadap Pergantian Auditor ( Studi Empiris Pada Perusahaan Manufaktur yang Terdaftar di Bursa Efek Indonesia Periode 2010-2014 ). </w:t>
      </w:r>
      <w:r w:rsidRPr="00D10788">
        <w:rPr>
          <w:rFonts w:ascii="Times New Roman" w:hAnsi="Times New Roman" w:cs="Times New Roman"/>
          <w:iCs/>
          <w:noProof/>
          <w:sz w:val="24"/>
          <w:szCs w:val="24"/>
        </w:rPr>
        <w:t xml:space="preserve">e-Proceeding of Management : </w:t>
      </w:r>
      <w:r w:rsidRPr="00E5064E">
        <w:rPr>
          <w:rFonts w:ascii="Times New Roman" w:hAnsi="Times New Roman" w:cs="Times New Roman"/>
          <w:iCs/>
          <w:noProof/>
          <w:sz w:val="24"/>
          <w:szCs w:val="24"/>
        </w:rPr>
        <w:t xml:space="preserve">Vol.3, No.3, ISSN : </w:t>
      </w:r>
      <w:r w:rsidRPr="00E5064E">
        <w:rPr>
          <w:rFonts w:ascii="Times New Roman" w:hAnsi="Times New Roman" w:cs="Times New Roman"/>
          <w:noProof/>
          <w:sz w:val="24"/>
          <w:szCs w:val="24"/>
        </w:rPr>
        <w:t>3382–3388.</w:t>
      </w:r>
    </w:p>
    <w:p w:rsidR="00CA6376" w:rsidRPr="00D1078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Fajin, F. (2013). </w:t>
      </w:r>
      <w:r w:rsidRPr="001955B8">
        <w:rPr>
          <w:rFonts w:ascii="Times New Roman" w:hAnsi="Times New Roman" w:cs="Times New Roman"/>
          <w:i/>
          <w:iCs/>
          <w:noProof/>
          <w:sz w:val="24"/>
          <w:szCs w:val="24"/>
        </w:rPr>
        <w:t>Pengaruh diferensiasi Kualitas Audit, Kesulitan Keuangan Perusahaan, Opini Audit, kepemilikan Institusional dan Fee Audit terhadap Pergantian KAP (Studi Empiris pada Perusahaan Manufaktur yang terdaftar di BEI Periode 2011-2013).</w:t>
      </w:r>
      <w:r w:rsidRPr="0017614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D10788">
        <w:rPr>
          <w:rFonts w:ascii="Times New Roman" w:hAnsi="Times New Roman" w:cs="Times New Roman"/>
          <w:iCs/>
          <w:noProof/>
          <w:sz w:val="24"/>
          <w:szCs w:val="24"/>
        </w:rPr>
        <w:t>Jurnal Online Mahasiswa Fakultas Ekonomi Universitas Riau</w:t>
      </w:r>
      <w:r w:rsidRPr="00D10788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D10788">
        <w:rPr>
          <w:rFonts w:ascii="Times New Roman" w:hAnsi="Times New Roman" w:cs="Times New Roman"/>
          <w:iCs/>
          <w:noProof/>
          <w:sz w:val="24"/>
          <w:szCs w:val="24"/>
        </w:rPr>
        <w:t>1 No.</w:t>
      </w:r>
      <w:r w:rsidRPr="00D10788">
        <w:rPr>
          <w:rFonts w:ascii="Times New Roman" w:hAnsi="Times New Roman" w:cs="Times New Roman"/>
          <w:noProof/>
          <w:sz w:val="24"/>
          <w:szCs w:val="24"/>
        </w:rPr>
        <w:t>2</w:t>
      </w:r>
    </w:p>
    <w:p w:rsidR="00CA6376" w:rsidRPr="00D1078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Faradila, Y., &amp; Yahya, M. R. (2016). </w:t>
      </w:r>
      <w:r w:rsidRPr="001955B8">
        <w:rPr>
          <w:rFonts w:ascii="Times New Roman" w:hAnsi="Times New Roman" w:cs="Times New Roman"/>
          <w:i/>
          <w:iCs/>
          <w:noProof/>
          <w:sz w:val="24"/>
          <w:szCs w:val="24"/>
        </w:rPr>
        <w:t>Pengaruh Opini Audit , Financial Distress dan pertumbuhan Perusahaan Klien terhadap Auditor Switching ( Studi pada Perusahaan Manufaktur yang terdaftar di Bursa Efek Indonesia Tahun 2010-2014 ).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D10788">
        <w:rPr>
          <w:rFonts w:ascii="Times New Roman" w:hAnsi="Times New Roman" w:cs="Times New Roman"/>
          <w:iCs/>
          <w:noProof/>
          <w:sz w:val="24"/>
          <w:szCs w:val="24"/>
        </w:rPr>
        <w:t>Jurnal Ilmiah Mahasiswa Ekonomi Akuntansi (JIMEKA) Vol. 1, No</w:t>
      </w:r>
      <w:r w:rsidRPr="00D1078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10788">
        <w:rPr>
          <w:rFonts w:ascii="Times New Roman" w:hAnsi="Times New Roman" w:cs="Times New Roman"/>
          <w:iCs/>
          <w:noProof/>
          <w:sz w:val="24"/>
          <w:szCs w:val="24"/>
        </w:rPr>
        <w:t>1</w:t>
      </w:r>
    </w:p>
    <w:p w:rsidR="00CA6376" w:rsidRPr="00D1078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Luthfiyati, B. (2016). </w:t>
      </w:r>
      <w:r w:rsidRPr="001955B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Ukuran Perusahaan , Opini Audit , Pergantian Manajemen , Ukuran KAP , dan Audit Tenure Terhadap Auditor Switching. </w:t>
      </w:r>
      <w:r w:rsidRPr="00D10788">
        <w:rPr>
          <w:rFonts w:ascii="Times New Roman" w:hAnsi="Times New Roman" w:cs="Times New Roman"/>
          <w:iCs/>
          <w:noProof/>
          <w:sz w:val="24"/>
          <w:szCs w:val="24"/>
        </w:rPr>
        <w:t>Journal Of Accounting, Vol 2, No.2.</w:t>
      </w:r>
    </w:p>
    <w:p w:rsidR="00CA6376" w:rsidRPr="006846BB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eckling, Michael C., William h. Mecling (1976</w:t>
      </w: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Jurnal: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Theory of The Firm: Managerial Behavior,Agency Cost and Ownership Structure,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of Financial Economics, V.3, No.4, pp.305-360.</w:t>
      </w:r>
    </w:p>
    <w:p w:rsidR="00CA6376" w:rsidRPr="001955B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>Ni Ketut Rasmini, N. (2013). Auditor Switching dan faktor-faktor yang mempengaruhinya. E-</w:t>
      </w:r>
      <w:r w:rsidRPr="001955B8">
        <w:rPr>
          <w:rFonts w:ascii="Times New Roman" w:hAnsi="Times New Roman" w:cs="Times New Roman"/>
          <w:noProof/>
          <w:sz w:val="24"/>
          <w:szCs w:val="24"/>
        </w:rPr>
        <w:lastRenderedPageBreak/>
        <w:t>Jurn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kuntansi Universitas Udayana V</w:t>
      </w: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ol 3, No 3, 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SSN: 2302-8556. </w:t>
      </w:r>
    </w:p>
    <w:p w:rsidR="00CA6376" w:rsidRPr="001955B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Oktaviana, Z., Suzan, L., &amp; Yudowati, S. P. (2017). </w:t>
      </w:r>
      <w:r w:rsidRPr="00D10788">
        <w:rPr>
          <w:rFonts w:ascii="Times New Roman" w:hAnsi="Times New Roman" w:cs="Times New Roman"/>
          <w:i/>
          <w:noProof/>
          <w:sz w:val="24"/>
          <w:szCs w:val="24"/>
        </w:rPr>
        <w:t>Pengaruh ukuran KAP , opini audit dan pergantian manajemen terhadap Auditor Switching (Stdui pada Perusahaan BUMN yang terdaftar di BEI 2010 – 2016 )</w:t>
      </w: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. E -Proceeding of Management : Vol.4, No.2 </w:t>
      </w:r>
    </w:p>
    <w:p w:rsidR="00CA6376" w:rsidRPr="00E5064E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Pawitri, N. M. P., &amp; Yadnyana, K. (2015). </w:t>
      </w:r>
      <w:r w:rsidRPr="001955B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Audit Delay, Opini Audit, Reputasi Auditor dan Pergantian Manajemen pada voluntary Auditor Switching. </w:t>
      </w:r>
      <w:r w:rsidRPr="00D10788">
        <w:rPr>
          <w:rFonts w:ascii="Times New Roman" w:hAnsi="Times New Roman" w:cs="Times New Roman"/>
          <w:iCs/>
          <w:noProof/>
          <w:sz w:val="24"/>
          <w:szCs w:val="24"/>
        </w:rPr>
        <w:t xml:space="preserve">E-jurnal Akuntansi Universitas Udayana, </w:t>
      </w:r>
      <w:r w:rsidRPr="00E5064E">
        <w:rPr>
          <w:rFonts w:ascii="Times New Roman" w:hAnsi="Times New Roman" w:cs="Times New Roman"/>
          <w:iCs/>
          <w:noProof/>
          <w:sz w:val="24"/>
          <w:szCs w:val="24"/>
        </w:rPr>
        <w:t>Vol.10, No.1,ISSN : 2302-8578</w:t>
      </w:r>
    </w:p>
    <w:p w:rsidR="00CA6376" w:rsidRPr="001955B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Putra, I. G. B. B. P., &amp; Suryanawa, I. K. (2016). </w:t>
      </w:r>
      <w:r w:rsidRPr="001955B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Opini Audit dan Reputasi KAP pada Auditor Switching dengan Financial Distress sebagai variabel moderasi. </w:t>
      </w:r>
      <w:r w:rsidRPr="00D10788"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 w:rsidRPr="00E5064E">
        <w:rPr>
          <w:rFonts w:ascii="Times New Roman" w:hAnsi="Times New Roman" w:cs="Times New Roman"/>
          <w:iCs/>
          <w:noProof/>
          <w:sz w:val="24"/>
          <w:szCs w:val="24"/>
        </w:rPr>
        <w:t>Vol14, No.2 , ISSN: 2302-8556</w:t>
      </w:r>
      <w:r w:rsidRPr="001955B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A6376" w:rsidRPr="00D1078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Sidhi, B. A. D. M., &amp; Wirakusuma, M. G. (2015). </w:t>
      </w:r>
      <w:r w:rsidRPr="001955B8">
        <w:rPr>
          <w:rFonts w:ascii="Times New Roman" w:hAnsi="Times New Roman" w:cs="Times New Roman"/>
          <w:i/>
          <w:iCs/>
          <w:noProof/>
          <w:sz w:val="24"/>
          <w:szCs w:val="24"/>
        </w:rPr>
        <w:t>Pengaruh Ukuran perusahaan, Tingkat Penjualan Perusahaan, dan Reputasi KAP pada pergantian KAP.</w:t>
      </w:r>
      <w:r w:rsidRPr="00D10788">
        <w:rPr>
          <w:rFonts w:ascii="Times New Roman" w:hAnsi="Times New Roman" w:cs="Times New Roman"/>
          <w:iCs/>
          <w:noProof/>
          <w:sz w:val="24"/>
          <w:szCs w:val="24"/>
        </w:rPr>
        <w:t xml:space="preserve"> E-Jurnal Akuntansi Universitas Udayana Vol.13, No. 3,ISSN: 2303-1018</w:t>
      </w:r>
      <w:r w:rsidRPr="00D10788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CA6376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Tandiontong, M. (2015). Kualitas Audit dan Pengukurannya, edisi ke :1. Bandung. Penerbit: Alfabeta. ISBN: 979-3576-09-9. </w:t>
      </w:r>
    </w:p>
    <w:p w:rsidR="00CA6376" w:rsidRPr="001955B8" w:rsidRDefault="00CA6376" w:rsidP="00CA637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Wayan, I., &amp; Putra, D. W. (2014). </w:t>
      </w:r>
      <w:r w:rsidRPr="00D10788">
        <w:rPr>
          <w:rFonts w:ascii="Times New Roman" w:hAnsi="Times New Roman" w:cs="Times New Roman"/>
          <w:i/>
          <w:noProof/>
          <w:sz w:val="24"/>
          <w:szCs w:val="24"/>
        </w:rPr>
        <w:t>Pengaruh Financial Distress, Rentabilitas, Pertumbuhan Perusahaan dan Opini Audit pada Pergantian Auditor</w:t>
      </w:r>
      <w:r w:rsidRPr="001955B8">
        <w:rPr>
          <w:rFonts w:ascii="Times New Roman" w:hAnsi="Times New Roman" w:cs="Times New Roman"/>
          <w:noProof/>
          <w:sz w:val="24"/>
          <w:szCs w:val="24"/>
        </w:rPr>
        <w:t xml:space="preserve">. E-Jurnal Akuntansi Universitas Udayana, vol 2, No 8, ISSN: 2302-8556. </w:t>
      </w:r>
    </w:p>
    <w:p w:rsidR="005270C5" w:rsidRDefault="00CA6376" w:rsidP="00CA6376">
      <w:r w:rsidRPr="00F065CC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5270C5" w:rsidSect="009954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compat/>
  <w:rsids>
    <w:rsidRoot w:val="00CA6376"/>
    <w:rsid w:val="009954A8"/>
    <w:rsid w:val="00C359C3"/>
    <w:rsid w:val="00CA6376"/>
    <w:rsid w:val="00F5601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637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61</Words>
  <Characters>3204</Characters>
  <Application>Microsoft Office Word</Application>
  <DocSecurity>0</DocSecurity>
  <Lines>26</Lines>
  <Paragraphs>7</Paragraphs>
  <ScaleCrop>false</ScaleCrop>
  <Company/>
  <LinksUpToDate>false</LinksUpToDate>
  <CharactersWithSpaces>37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G</dc:creator>
  <cp:lastModifiedBy>MG</cp:lastModifiedBy>
  <cp:revision>1</cp:revision>
  <dcterms:created xsi:type="dcterms:W3CDTF">2019-10-02T07:33:00Z</dcterms:created>
  <dcterms:modified xsi:type="dcterms:W3CDTF">2019-10-02T07:33:00Z</dcterms:modified>
</cp:coreProperties>
</file>